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C9FBB8B" w14:textId="264FE4C2" w:rsidR="008034E5" w:rsidRPr="00153DC5" w:rsidRDefault="00552D4F">
      <w:pPr>
        <w:rPr>
          <w:rFonts w:ascii="Arial" w:hAnsi="Arial" w:cs="Arial"/>
        </w:rPr>
      </w:pPr>
      <w:r w:rsidRPr="00552D4F">
        <w:rPr>
          <w:rFonts w:ascii="Arial" w:hAnsi="Arial" w:cs="Arial"/>
          <w:b/>
          <w:bCs/>
        </w:rPr>
        <w:t>Supplement</w:t>
      </w:r>
      <w:r w:rsidR="00A63BF2">
        <w:rPr>
          <w:rFonts w:ascii="Arial" w:hAnsi="Arial" w:cs="Arial"/>
          <w:b/>
          <w:bCs/>
        </w:rPr>
        <w:t>ary</w:t>
      </w:r>
      <w:r w:rsidRPr="00552D4F">
        <w:rPr>
          <w:rFonts w:ascii="Arial" w:hAnsi="Arial" w:cs="Arial"/>
          <w:b/>
          <w:bCs/>
        </w:rPr>
        <w:t xml:space="preserve"> File 5</w:t>
      </w:r>
      <w:r w:rsidRPr="00552D4F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153DC5">
        <w:rPr>
          <w:rFonts w:ascii="Arial" w:hAnsi="Arial" w:cs="Arial"/>
        </w:rPr>
        <w:t>S</w:t>
      </w:r>
      <w:r w:rsidR="00153DC5" w:rsidRPr="00784F22">
        <w:rPr>
          <w:rFonts w:ascii="Arial" w:hAnsi="Arial" w:cs="Arial"/>
        </w:rPr>
        <w:t>trains and alleles used in this study</w:t>
      </w:r>
      <w:r>
        <w:rPr>
          <w:rFonts w:ascii="Arial" w:hAnsi="Arial" w:cs="Arial"/>
        </w:rPr>
        <w:t>.</w:t>
      </w:r>
      <w:r w:rsidR="00153DC5" w:rsidRPr="00784F22">
        <w:rPr>
          <w:rFonts w:ascii="Arial" w:hAnsi="Arial" w:cs="Arial"/>
        </w:rPr>
        <w:t xml:space="preserve"> </w:t>
      </w:r>
    </w:p>
    <w:p w14:paraId="0F73BF38" w14:textId="77777777" w:rsidR="00153DC5" w:rsidRDefault="00153DC5"/>
    <w:tbl>
      <w:tblPr>
        <w:tblStyle w:val="TableGrid"/>
        <w:tblW w:w="9576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5238"/>
        <w:gridCol w:w="2250"/>
        <w:gridCol w:w="2088"/>
      </w:tblGrid>
      <w:tr w:rsidR="00153DC5" w:rsidRPr="008F3072" w14:paraId="6ABC757C" w14:textId="77777777" w:rsidTr="00D608E2">
        <w:trPr>
          <w:cantSplit/>
          <w:trHeight w:val="259"/>
        </w:trPr>
        <w:tc>
          <w:tcPr>
            <w:tcW w:w="5238" w:type="dxa"/>
            <w:tcBorders>
              <w:top w:val="single" w:sz="12" w:space="0" w:color="auto"/>
            </w:tcBorders>
            <w:shd w:val="clear" w:color="auto" w:fill="auto"/>
          </w:tcPr>
          <w:p w14:paraId="77A4CC82" w14:textId="77777777" w:rsidR="00153DC5" w:rsidRPr="008F307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8F3072">
              <w:rPr>
                <w:rFonts w:ascii="Arial" w:hAnsi="Arial" w:cs="Arial"/>
                <w:sz w:val="24"/>
                <w:szCs w:val="24"/>
              </w:rPr>
              <w:t>Strain name: Genotype</w:t>
            </w:r>
          </w:p>
        </w:tc>
        <w:tc>
          <w:tcPr>
            <w:tcW w:w="2250" w:type="dxa"/>
            <w:tcBorders>
              <w:top w:val="single" w:sz="12" w:space="0" w:color="auto"/>
            </w:tcBorders>
            <w:shd w:val="clear" w:color="auto" w:fill="auto"/>
          </w:tcPr>
          <w:p w14:paraId="0846993B" w14:textId="77777777" w:rsidR="00153DC5" w:rsidRPr="008F307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8F3072">
              <w:rPr>
                <w:rFonts w:ascii="Arial" w:hAnsi="Arial" w:cs="Arial"/>
                <w:sz w:val="24"/>
                <w:szCs w:val="24"/>
              </w:rPr>
              <w:t>Source</w:t>
            </w:r>
          </w:p>
        </w:tc>
        <w:tc>
          <w:tcPr>
            <w:tcW w:w="2088" w:type="dxa"/>
            <w:tcBorders>
              <w:top w:val="single" w:sz="12" w:space="0" w:color="auto"/>
            </w:tcBorders>
            <w:shd w:val="clear" w:color="auto" w:fill="auto"/>
          </w:tcPr>
          <w:p w14:paraId="1771259B" w14:textId="77777777" w:rsidR="00153DC5" w:rsidRPr="008F307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8F3072">
              <w:rPr>
                <w:rFonts w:ascii="Arial" w:hAnsi="Arial" w:cs="Arial"/>
                <w:sz w:val="24"/>
                <w:szCs w:val="24"/>
              </w:rPr>
              <w:t>Method</w:t>
            </w:r>
          </w:p>
        </w:tc>
      </w:tr>
      <w:tr w:rsidR="00153DC5" w:rsidRPr="00AC4742" w14:paraId="7C3F7899" w14:textId="77777777" w:rsidTr="00D608E2">
        <w:trPr>
          <w:cantSplit/>
          <w:trHeight w:val="259"/>
        </w:trPr>
        <w:tc>
          <w:tcPr>
            <w:tcW w:w="5238" w:type="dxa"/>
            <w:tcBorders>
              <w:top w:val="single" w:sz="12" w:space="0" w:color="auto"/>
            </w:tcBorders>
            <w:shd w:val="clear" w:color="auto" w:fill="auto"/>
          </w:tcPr>
          <w:p w14:paraId="5AF40F81" w14:textId="77777777" w:rsidR="00153DC5" w:rsidRPr="00AC4742" w:rsidRDefault="00153DC5" w:rsidP="00D608E2">
            <w:pPr>
              <w:rPr>
                <w:rFonts w:ascii="Arial" w:hAnsi="Arial" w:cs="Arial"/>
                <w:i/>
                <w:iCs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JJ532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 xml:space="preserve">pie-1(zu154) unc-25(e156)/qc-1  </w:t>
            </w:r>
          </w:p>
        </w:tc>
        <w:tc>
          <w:tcPr>
            <w:tcW w:w="2250" w:type="dxa"/>
            <w:tcBorders>
              <w:top w:val="single" w:sz="12" w:space="0" w:color="auto"/>
            </w:tcBorders>
            <w:shd w:val="clear" w:color="auto" w:fill="auto"/>
          </w:tcPr>
          <w:p w14:paraId="6003B28F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 xml:space="preserve">Caenorhabditis </w:t>
            </w:r>
            <w:r w:rsidRPr="00AC4742">
              <w:rPr>
                <w:rFonts w:ascii="Arial" w:hAnsi="Arial" w:cs="Arial"/>
                <w:sz w:val="24"/>
                <w:szCs w:val="24"/>
              </w:rPr>
              <w:t>Genetics Center</w:t>
            </w:r>
          </w:p>
        </w:tc>
        <w:tc>
          <w:tcPr>
            <w:tcW w:w="2088" w:type="dxa"/>
            <w:tcBorders>
              <w:top w:val="single" w:sz="12" w:space="0" w:color="auto"/>
            </w:tcBorders>
            <w:shd w:val="clear" w:color="auto" w:fill="auto"/>
          </w:tcPr>
          <w:p w14:paraId="08E60AF8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N/A</w:t>
            </w:r>
          </w:p>
        </w:tc>
      </w:tr>
      <w:tr w:rsidR="00153DC5" w:rsidRPr="00AC4742" w14:paraId="0D975F78" w14:textId="77777777" w:rsidTr="00D608E2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2A0281BD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OD56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unc-119(ed3)</w:t>
            </w:r>
            <w:r w:rsidRPr="00AC4742">
              <w:rPr>
                <w:rFonts w:ascii="Arial" w:hAnsi="Arial" w:cs="Arial"/>
                <w:sz w:val="24"/>
                <w:szCs w:val="24"/>
              </w:rPr>
              <w:t>III; Itls37[(pAA64)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pie-1p::</w:t>
            </w:r>
            <w:proofErr w:type="spellStart"/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mCherry</w:t>
            </w:r>
            <w:proofErr w:type="spellEnd"/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::his-58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+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unc-119(+)</w:t>
            </w:r>
            <w:r w:rsidRPr="00AC4742">
              <w:rPr>
                <w:rFonts w:ascii="Arial" w:hAnsi="Arial" w:cs="Arial"/>
                <w:sz w:val="24"/>
                <w:szCs w:val="24"/>
              </w:rPr>
              <w:t>]IV</w:t>
            </w:r>
          </w:p>
        </w:tc>
        <w:tc>
          <w:tcPr>
            <w:tcW w:w="2250" w:type="dxa"/>
            <w:shd w:val="clear" w:color="auto" w:fill="auto"/>
          </w:tcPr>
          <w:p w14:paraId="3D3808C0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NY05hbGx5PC9BdXRob3I+PFllYXI+MjAxNjwvWWVhcj48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NY05hbGx5PC9BdXRob3I+PFllYXI+MjAxNjwvWWVhcj48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McNally et al., 2016)</w:t>
            </w:r>
            <w:r>
              <w:rPr>
                <w:rFonts w:ascii="Arial" w:hAnsi="Arial" w:cs="Arial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29B48677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24"/>
                <w:szCs w:val="24"/>
              </w:rPr>
              <w:t>MosSCI</w:t>
            </w:r>
            <w:proofErr w:type="spellEnd"/>
          </w:p>
        </w:tc>
      </w:tr>
      <w:tr w:rsidR="00153DC5" w:rsidRPr="00AC4742" w14:paraId="4EB48B34" w14:textId="77777777" w:rsidTr="00D608E2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03364914" w14:textId="77777777" w:rsidR="00153DC5" w:rsidRPr="00AC4742" w:rsidRDefault="00153DC5" w:rsidP="00D608E2">
            <w:pPr>
              <w:rPr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CA1199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unc-119(ed3)</w:t>
            </w:r>
            <w:r w:rsidRPr="00AC4742">
              <w:rPr>
                <w:rFonts w:ascii="Arial" w:hAnsi="Arial" w:cs="Arial"/>
                <w:sz w:val="24"/>
                <w:szCs w:val="24"/>
              </w:rPr>
              <w:t>III; ieSi38[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sun-1p::TIR1::</w:t>
            </w:r>
            <w:proofErr w:type="spellStart"/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mRuby</w:t>
            </w:r>
            <w:proofErr w:type="spellEnd"/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::sun-1 3’UTR, cb-unc-119(+)</w:t>
            </w:r>
            <w:r w:rsidRPr="00AC4742">
              <w:rPr>
                <w:rFonts w:ascii="Arial" w:hAnsi="Arial" w:cs="Arial"/>
                <w:sz w:val="24"/>
                <w:szCs w:val="24"/>
              </w:rPr>
              <w:t>]IV</w:t>
            </w:r>
          </w:p>
        </w:tc>
        <w:tc>
          <w:tcPr>
            <w:tcW w:w="2250" w:type="dxa"/>
            <w:shd w:val="clear" w:color="auto" w:fill="auto"/>
          </w:tcPr>
          <w:p w14:paraId="549E2682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aaGFuZzwvQXV0aG9yPjxZZWFyPjIwMTU8L1llYXI+PFJl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aaGFuZzwvQXV0aG9yPjxZZWFyPjIwMTU8L1llYXI+PFJl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Zhang et al., 2015)</w:t>
            </w:r>
            <w:r>
              <w:rPr>
                <w:rFonts w:ascii="Arial" w:hAnsi="Arial" w:cs="Arial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52382371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24"/>
                <w:szCs w:val="24"/>
              </w:rPr>
              <w:t>MosSCI</w:t>
            </w:r>
            <w:proofErr w:type="spellEnd"/>
          </w:p>
        </w:tc>
      </w:tr>
      <w:tr w:rsidR="00153DC5" w:rsidRPr="00AC4742" w14:paraId="38847C8F" w14:textId="77777777" w:rsidTr="00D608E2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7F4D2BF8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WM330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pie-1(ne4301</w:t>
            </w:r>
            <w:r w:rsidRPr="00AC4742">
              <w:rPr>
                <w:rFonts w:ascii="Arial" w:hAnsi="Arial" w:cs="Arial"/>
                <w:sz w:val="24"/>
                <w:szCs w:val="24"/>
              </w:rPr>
              <w:t>[PIE-1::GFP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II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4E9CC061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LaW08L0F1dGhvcj48WWVhcj4yMDE0PC9ZZWFyPjxSZWNO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LaW08L0F1dGhvcj48WWVhcj4yMDE0PC9ZZWFyPjxSZWNO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Kim et al., 2014)</w:t>
            </w:r>
            <w:r>
              <w:rPr>
                <w:rFonts w:ascii="Arial" w:hAnsi="Arial" w:cs="Arial"/>
              </w:rPr>
              <w:fldChar w:fldCharType="end"/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E8D29AB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CRISPR</w:t>
            </w:r>
          </w:p>
        </w:tc>
      </w:tr>
      <w:tr w:rsidR="00153DC5" w:rsidRPr="00AC4742" w14:paraId="311FBEB2" w14:textId="77777777" w:rsidTr="00D608E2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4DAB421B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WM331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pie-1(ne4302</w:t>
            </w:r>
            <w:r w:rsidRPr="00AC4742">
              <w:rPr>
                <w:rFonts w:ascii="Arial" w:hAnsi="Arial" w:cs="Arial"/>
                <w:sz w:val="24"/>
                <w:szCs w:val="24"/>
              </w:rPr>
              <w:t>[PIE-1::3xFLAG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II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3E13DC93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LaW08L0F1dGhvcj48WWVhcj4yMDE0PC9ZZWFyPjxSZWNO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LaW08L0F1dGhvcj48WWVhcj4yMDE0PC9ZZWFyPjxSZWNO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Kim et al., 2014)</w:t>
            </w:r>
            <w:r>
              <w:rPr>
                <w:rFonts w:ascii="Arial" w:hAnsi="Arial" w:cs="Arial"/>
              </w:rPr>
              <w:fldChar w:fldCharType="end"/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1B01DA48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CRISPR</w:t>
            </w:r>
          </w:p>
        </w:tc>
      </w:tr>
      <w:tr w:rsidR="00153DC5" w:rsidRPr="00AC4742" w14:paraId="2465F920" w14:textId="77777777" w:rsidTr="00D608E2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29E37188" w14:textId="77777777" w:rsidR="00153DC5" w:rsidRPr="00AC4742" w:rsidRDefault="00153DC5" w:rsidP="00D608E2">
            <w:pPr>
              <w:rPr>
                <w:rFonts w:ascii="Arial" w:hAnsi="Arial" w:cs="Arial"/>
                <w:i/>
                <w:iCs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WM332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pie-1(ne4303</w:t>
            </w:r>
            <w:r w:rsidRPr="00AC4742">
              <w:rPr>
                <w:rFonts w:ascii="Arial" w:hAnsi="Arial" w:cs="Arial"/>
                <w:sz w:val="24"/>
                <w:szCs w:val="24"/>
              </w:rPr>
              <w:t>[PIE-1(K68R)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II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15873118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LaW08L0F1dGhvcj48WWVhcj4yMDE0PC9ZZWFyPjxSZWNO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LaW08L0F1dGhvcj48WWVhcj4yMDE0PC9ZZWFyPjxSZWNO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Kim et al., 2014)</w:t>
            </w:r>
            <w:r>
              <w:rPr>
                <w:rFonts w:ascii="Arial" w:hAnsi="Arial" w:cs="Arial"/>
              </w:rPr>
              <w:fldChar w:fldCharType="end"/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7E733284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CRISPR</w:t>
            </w:r>
          </w:p>
        </w:tc>
      </w:tr>
      <w:tr w:rsidR="00153DC5" w:rsidRPr="00AC4742" w14:paraId="5D711669" w14:textId="77777777" w:rsidTr="00D608E2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77130E2C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WM333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pie-1(ne4304</w:t>
            </w:r>
            <w:r w:rsidRPr="00AC4742">
              <w:rPr>
                <w:rFonts w:ascii="Arial" w:hAnsi="Arial" w:cs="Arial"/>
                <w:sz w:val="24"/>
                <w:szCs w:val="24"/>
              </w:rPr>
              <w:t>[PIE-1(K68R)::3xFLAG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II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3113AE1D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5B0B5963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CRISPR</w:t>
            </w:r>
          </w:p>
        </w:tc>
      </w:tr>
      <w:tr w:rsidR="00153DC5" w:rsidRPr="00AC4742" w14:paraId="48EDD0AB" w14:textId="77777777" w:rsidTr="00D608E2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5675A61D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WM338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smo-1(ne4311</w:t>
            </w:r>
            <w:r w:rsidRPr="00AC4742">
              <w:rPr>
                <w:rFonts w:ascii="Arial" w:hAnsi="Arial" w:cs="Arial"/>
                <w:sz w:val="24"/>
                <w:szCs w:val="24"/>
              </w:rPr>
              <w:t>[6xHIS::SMO-1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7A729CEB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19FAE347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CRISPR</w:t>
            </w:r>
          </w:p>
        </w:tc>
      </w:tr>
      <w:tr w:rsidR="00153DC5" w:rsidRPr="00AC4742" w14:paraId="0FB263D7" w14:textId="77777777" w:rsidTr="00D608E2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666AFA99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WM650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pie-1(ne4301</w:t>
            </w:r>
            <w:r w:rsidRPr="00AC4742">
              <w:rPr>
                <w:rFonts w:ascii="Arial" w:hAnsi="Arial" w:cs="Arial"/>
                <w:sz w:val="24"/>
                <w:szCs w:val="24"/>
              </w:rPr>
              <w:t>[PIE-1::GFP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II; Itls37[(pAA64)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pie-1p::</w:t>
            </w:r>
            <w:proofErr w:type="spellStart"/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mCherry</w:t>
            </w:r>
            <w:proofErr w:type="spellEnd"/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::his-58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+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unc-119(+)</w:t>
            </w:r>
            <w:r w:rsidRPr="00AC4742">
              <w:rPr>
                <w:rFonts w:ascii="Arial" w:hAnsi="Arial" w:cs="Arial"/>
                <w:sz w:val="24"/>
                <w:szCs w:val="24"/>
              </w:rPr>
              <w:t>]IV</w:t>
            </w:r>
          </w:p>
        </w:tc>
        <w:tc>
          <w:tcPr>
            <w:tcW w:w="2250" w:type="dxa"/>
            <w:shd w:val="clear" w:color="auto" w:fill="auto"/>
          </w:tcPr>
          <w:p w14:paraId="311CAE8D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shd w:val="clear" w:color="auto" w:fill="auto"/>
          </w:tcPr>
          <w:p w14:paraId="34613170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Cross</w:t>
            </w:r>
          </w:p>
        </w:tc>
      </w:tr>
      <w:tr w:rsidR="00153DC5" w:rsidRPr="00AC4742" w14:paraId="0E3D6F5A" w14:textId="77777777" w:rsidTr="00D608E2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49ACF3E4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WM651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ubc-9(ne4446</w:t>
            </w:r>
            <w:r w:rsidRPr="00AC4742">
              <w:rPr>
                <w:rFonts w:ascii="Arial" w:hAnsi="Arial" w:cs="Arial"/>
                <w:sz w:val="24"/>
                <w:szCs w:val="24"/>
              </w:rPr>
              <w:t>[UBC-9(G56R)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V</w:t>
            </w:r>
          </w:p>
        </w:tc>
        <w:tc>
          <w:tcPr>
            <w:tcW w:w="2250" w:type="dxa"/>
            <w:shd w:val="clear" w:color="auto" w:fill="auto"/>
          </w:tcPr>
          <w:p w14:paraId="0B1541EE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shd w:val="clear" w:color="auto" w:fill="auto"/>
          </w:tcPr>
          <w:p w14:paraId="498F019B" w14:textId="77777777" w:rsidR="00153DC5" w:rsidRPr="00AC4742" w:rsidRDefault="00153DC5" w:rsidP="00D608E2">
            <w:pP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</w:pPr>
            <w:r>
              <w:rPr>
                <w:rFonts w:ascii="Arial" w:hAnsi="Arial" w:cs="Arial"/>
                <w:sz w:val="24"/>
                <w:szCs w:val="24"/>
              </w:rPr>
              <w:t>CRISPR</w:t>
            </w:r>
          </w:p>
        </w:tc>
      </w:tr>
      <w:tr w:rsidR="00BE1F24" w:rsidRPr="00AC4742" w14:paraId="65327DD5" w14:textId="77777777" w:rsidTr="00D608E2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734BB846" w14:textId="099CDBF4" w:rsidR="00BE1F24" w:rsidRPr="00BE1F24" w:rsidRDefault="00BE1F24" w:rsidP="00D608E2">
            <w:pPr>
              <w:rPr>
                <w:rFonts w:ascii="Arial" w:hAnsi="Arial" w:cs="Arial"/>
                <w:i/>
                <w:iCs/>
                <w:sz w:val="24"/>
                <w:szCs w:val="24"/>
              </w:rPr>
            </w:pPr>
            <w:r w:rsidRPr="00BE1F24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C. elegans</w:t>
            </w:r>
            <w:r w:rsidRPr="00BE1F24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: Strain WM653: neSi22 [</w:t>
            </w:r>
            <w:r w:rsidRPr="00BE1F24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oma-1::</w:t>
            </w:r>
            <w:proofErr w:type="spellStart"/>
            <w:r w:rsidRPr="00BE1F24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gfp</w:t>
            </w:r>
            <w:proofErr w:type="spellEnd"/>
            <w:r w:rsidRPr="00BE1F24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 xml:space="preserve"> (</w:t>
            </w:r>
            <w:proofErr w:type="spellStart"/>
            <w:r w:rsidRPr="00BE1F24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RNAa</w:t>
            </w:r>
            <w:proofErr w:type="spellEnd"/>
            <w:r w:rsidRPr="00BE1F24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), cb-unc-119(+)</w:t>
            </w:r>
            <w:r w:rsidRPr="00BE1F24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] II; neSi10 [</w:t>
            </w:r>
            <w:proofErr w:type="spellStart"/>
            <w:r w:rsidRPr="00BE1F24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gfp</w:t>
            </w:r>
            <w:proofErr w:type="spellEnd"/>
            <w:r w:rsidRPr="00BE1F24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::csr-1(</w:t>
            </w:r>
            <w:proofErr w:type="spellStart"/>
            <w:r w:rsidRPr="00BE1F24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RNAe</w:t>
            </w:r>
            <w:proofErr w:type="spellEnd"/>
            <w:r w:rsidRPr="00BE1F24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), cb-unc-119(+)</w:t>
            </w:r>
            <w:r w:rsidRPr="00BE1F24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] IV</w:t>
            </w:r>
          </w:p>
        </w:tc>
        <w:tc>
          <w:tcPr>
            <w:tcW w:w="2250" w:type="dxa"/>
            <w:shd w:val="clear" w:color="auto" w:fill="auto"/>
          </w:tcPr>
          <w:p w14:paraId="3AE9551C" w14:textId="67391CC5" w:rsidR="00BE1F24" w:rsidRPr="00BE1F24" w:rsidRDefault="00BE1F24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BE1F24">
              <w:rPr>
                <w:rFonts w:ascii="Arial" w:hAnsi="Arial" w:cs="Arial"/>
                <w:sz w:val="24"/>
                <w:szCs w:val="24"/>
              </w:rPr>
              <w:t>(Seth et al., 2018)</w:t>
            </w:r>
          </w:p>
        </w:tc>
        <w:tc>
          <w:tcPr>
            <w:tcW w:w="2088" w:type="dxa"/>
            <w:shd w:val="clear" w:color="auto" w:fill="auto"/>
          </w:tcPr>
          <w:p w14:paraId="2472DA6E" w14:textId="49C52135" w:rsidR="00BE1F24" w:rsidRPr="00BE1F24" w:rsidRDefault="00BE1F24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BE1F24">
              <w:rPr>
                <w:rFonts w:ascii="Arial" w:hAnsi="Arial" w:cs="Arial"/>
                <w:sz w:val="24"/>
                <w:szCs w:val="24"/>
              </w:rPr>
              <w:t>Cross</w:t>
            </w:r>
          </w:p>
        </w:tc>
      </w:tr>
      <w:tr w:rsidR="00153DC5" w:rsidRPr="00AC4742" w14:paraId="21AFC7DE" w14:textId="77777777" w:rsidTr="00D608E2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65E59394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WM667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smo-1(ne4346</w:t>
            </w:r>
            <w:r w:rsidRPr="00AC4742">
              <w:rPr>
                <w:rFonts w:ascii="Arial" w:hAnsi="Arial" w:cs="Arial"/>
                <w:sz w:val="24"/>
                <w:szCs w:val="24"/>
              </w:rPr>
              <w:t>[10xHIS::SMO-1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</w:t>
            </w:r>
          </w:p>
        </w:tc>
        <w:tc>
          <w:tcPr>
            <w:tcW w:w="2250" w:type="dxa"/>
            <w:shd w:val="clear" w:color="auto" w:fill="auto"/>
          </w:tcPr>
          <w:p w14:paraId="335B8456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shd w:val="clear" w:color="auto" w:fill="auto"/>
          </w:tcPr>
          <w:p w14:paraId="58F09C7A" w14:textId="77777777" w:rsidR="00153DC5" w:rsidRPr="00AC4742" w:rsidRDefault="00153DC5" w:rsidP="00D608E2">
            <w:pP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</w:pPr>
            <w:r>
              <w:rPr>
                <w:rFonts w:ascii="Arial" w:hAnsi="Arial" w:cs="Arial"/>
                <w:sz w:val="24"/>
                <w:szCs w:val="24"/>
              </w:rPr>
              <w:t>CRISPR</w:t>
            </w:r>
          </w:p>
        </w:tc>
      </w:tr>
      <w:tr w:rsidR="00153DC5" w:rsidRPr="00AC4742" w14:paraId="61AA520C" w14:textId="77777777" w:rsidTr="00D608E2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6F93576D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WM671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mep-1(ne4380</w:t>
            </w:r>
            <w:r w:rsidRPr="00AC4742">
              <w:rPr>
                <w:rFonts w:ascii="Arial" w:hAnsi="Arial" w:cs="Arial"/>
                <w:sz w:val="24"/>
                <w:szCs w:val="24"/>
              </w:rPr>
              <w:t>[MEP-1::GFP::TEV::3xFLAG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V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028DF141" w14:textId="77777777" w:rsidR="00153DC5" w:rsidRPr="00AC4742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1A6CF972" w14:textId="77777777" w:rsidR="00153DC5" w:rsidRPr="00AC4742" w:rsidRDefault="00153DC5" w:rsidP="00D608E2">
            <w:pP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</w:pPr>
            <w:r>
              <w:rPr>
                <w:rFonts w:ascii="Arial" w:hAnsi="Arial" w:cs="Arial"/>
                <w:sz w:val="24"/>
                <w:szCs w:val="24"/>
              </w:rPr>
              <w:t>CRISPR</w:t>
            </w:r>
          </w:p>
        </w:tc>
      </w:tr>
      <w:tr w:rsidR="00153DC5" w:rsidRPr="00BA33FE" w14:paraId="553E0E59" w14:textId="77777777" w:rsidTr="00D608E2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5E1A79B6" w14:textId="77777777" w:rsidR="00153DC5" w:rsidRPr="00BA33FE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BA33FE">
              <w:rPr>
                <w:rFonts w:ascii="Arial" w:hAnsi="Arial" w:cs="Arial"/>
                <w:i/>
                <w:iCs/>
                <w:sz w:val="24"/>
                <w:szCs w:val="24"/>
              </w:rPr>
              <w:t>C.elegans</w:t>
            </w:r>
            <w:proofErr w:type="spellEnd"/>
            <w:r w:rsidRPr="00BA33FE">
              <w:rPr>
                <w:rFonts w:ascii="Arial" w:hAnsi="Arial" w:cs="Arial"/>
                <w:sz w:val="24"/>
                <w:szCs w:val="24"/>
              </w:rPr>
              <w:t xml:space="preserve">: Strain WM709: </w:t>
            </w:r>
            <w:r w:rsidRPr="00BA33FE">
              <w:rPr>
                <w:rFonts w:ascii="Arial" w:hAnsi="Arial" w:cs="Arial"/>
                <w:i/>
                <w:iCs/>
                <w:sz w:val="24"/>
                <w:szCs w:val="24"/>
              </w:rPr>
              <w:t>pie-1(ne4443</w:t>
            </w:r>
            <w:r w:rsidRPr="00BA33FE">
              <w:rPr>
                <w:rFonts w:ascii="Arial" w:hAnsi="Arial" w:cs="Arial"/>
                <w:sz w:val="24"/>
                <w:szCs w:val="24"/>
              </w:rPr>
              <w:t>[PIE-1::Degron::GFP]</w:t>
            </w:r>
            <w:r w:rsidRPr="00BA33FE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>
              <w:rPr>
                <w:rFonts w:ascii="Arial" w:hAnsi="Arial" w:cs="Arial"/>
                <w:i/>
                <w:iCs/>
                <w:sz w:val="24"/>
                <w:szCs w:val="24"/>
              </w:rPr>
              <w:t xml:space="preserve">,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unc-119(ed3)</w:t>
            </w:r>
            <w:r w:rsidRPr="00AC4742">
              <w:rPr>
                <w:rFonts w:ascii="Arial" w:hAnsi="Arial" w:cs="Arial"/>
                <w:sz w:val="24"/>
                <w:szCs w:val="24"/>
              </w:rPr>
              <w:t>III</w:t>
            </w:r>
            <w:r>
              <w:rPr>
                <w:rFonts w:ascii="Arial" w:hAnsi="Arial" w:cs="Arial"/>
                <w:sz w:val="24"/>
                <w:szCs w:val="24"/>
              </w:rPr>
              <w:t xml:space="preserve">; </w:t>
            </w:r>
            <w:r w:rsidRPr="00BA33FE">
              <w:rPr>
                <w:rFonts w:ascii="Arial" w:hAnsi="Arial" w:cs="Arial"/>
                <w:sz w:val="24"/>
                <w:szCs w:val="24"/>
              </w:rPr>
              <w:t>ieSi38[</w:t>
            </w:r>
            <w:r w:rsidRPr="00BA33FE">
              <w:rPr>
                <w:rFonts w:ascii="Arial" w:hAnsi="Arial" w:cs="Arial"/>
                <w:i/>
                <w:iCs/>
                <w:sz w:val="24"/>
                <w:szCs w:val="24"/>
              </w:rPr>
              <w:t>sun-1p::TIR1::</w:t>
            </w:r>
            <w:proofErr w:type="spellStart"/>
            <w:r w:rsidRPr="00BA33FE">
              <w:rPr>
                <w:rFonts w:ascii="Arial" w:hAnsi="Arial" w:cs="Arial"/>
                <w:i/>
                <w:iCs/>
                <w:sz w:val="24"/>
                <w:szCs w:val="24"/>
              </w:rPr>
              <w:t>mRuby</w:t>
            </w:r>
            <w:proofErr w:type="spellEnd"/>
            <w:r w:rsidRPr="00BA33FE">
              <w:rPr>
                <w:rFonts w:ascii="Arial" w:hAnsi="Arial" w:cs="Arial"/>
                <w:i/>
                <w:iCs/>
                <w:sz w:val="24"/>
                <w:szCs w:val="24"/>
              </w:rPr>
              <w:t>::sun-1 3’UTR, cb-unc-119(+)</w:t>
            </w:r>
            <w:r w:rsidRPr="00BA33FE">
              <w:rPr>
                <w:rFonts w:ascii="Arial" w:hAnsi="Arial" w:cs="Arial"/>
                <w:sz w:val="24"/>
                <w:szCs w:val="24"/>
              </w:rPr>
              <w:t>]IV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38BC35C7" w14:textId="77777777" w:rsidR="00153DC5" w:rsidRPr="00BA33FE" w:rsidRDefault="00153DC5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BA33FE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2767D408" w14:textId="77777777" w:rsidR="00153DC5" w:rsidRPr="00BA33FE" w:rsidRDefault="00153DC5" w:rsidP="00D608E2">
            <w:pP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</w:pPr>
            <w:r>
              <w:rPr>
                <w:rFonts w:ascii="Arial" w:hAnsi="Arial" w:cs="Arial"/>
                <w:sz w:val="24"/>
                <w:szCs w:val="24"/>
              </w:rPr>
              <w:t>CRISPR</w:t>
            </w:r>
          </w:p>
        </w:tc>
      </w:tr>
      <w:tr w:rsidR="00316961" w:rsidRPr="00316961" w14:paraId="69D4968A" w14:textId="77777777" w:rsidTr="00D608E2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1D89373" w14:textId="0D6D9C25" w:rsidR="00316961" w:rsidRPr="00316961" w:rsidRDefault="00316961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316961">
              <w:rPr>
                <w:rFonts w:ascii="Arial" w:hAnsi="Arial" w:cs="Arial"/>
                <w:i/>
                <w:iCs/>
                <w:sz w:val="24"/>
                <w:szCs w:val="24"/>
              </w:rPr>
              <w:t xml:space="preserve">C. </w:t>
            </w:r>
            <w:proofErr w:type="spellStart"/>
            <w:r w:rsidRPr="00316961">
              <w:rPr>
                <w:rFonts w:ascii="Arial" w:hAnsi="Arial" w:cs="Arial"/>
                <w:i/>
                <w:iCs/>
                <w:sz w:val="24"/>
                <w:szCs w:val="24"/>
              </w:rPr>
              <w:t>elegans:</w:t>
            </w:r>
            <w:r w:rsidRPr="00316961">
              <w:rPr>
                <w:rFonts w:ascii="Arial" w:hAnsi="Arial" w:cs="Arial"/>
                <w:sz w:val="24"/>
                <w:szCs w:val="24"/>
              </w:rPr>
              <w:t>Strain</w:t>
            </w:r>
            <w:proofErr w:type="spellEnd"/>
            <w:r w:rsidRPr="00316961">
              <w:rPr>
                <w:rFonts w:ascii="Arial" w:hAnsi="Arial" w:cs="Arial"/>
                <w:sz w:val="24"/>
                <w:szCs w:val="24"/>
              </w:rPr>
              <w:t xml:space="preserve"> WM710: </w:t>
            </w:r>
            <w:r w:rsidRPr="00316961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gei-17(ne4822</w:t>
            </w:r>
            <w:r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[</w:t>
            </w:r>
            <w:r w:rsidRPr="00316961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gei-17 +3nt</w:t>
            </w:r>
            <w:r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, nonsense mutation]</w:t>
            </w:r>
            <w:r w:rsidRPr="00316961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)</w:t>
            </w:r>
            <w:r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I ; neSi22 II; neSi10 IV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6C9D482A" w14:textId="1788EBBE" w:rsidR="00316961" w:rsidRPr="00316961" w:rsidRDefault="00316961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8E66599" w14:textId="765C1852" w:rsidR="00316961" w:rsidRPr="00316961" w:rsidRDefault="00316961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CRISPR</w:t>
            </w:r>
          </w:p>
        </w:tc>
      </w:tr>
      <w:tr w:rsidR="00316961" w:rsidRPr="00316961" w14:paraId="48300737" w14:textId="77777777" w:rsidTr="00D608E2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17D24D37" w14:textId="0F0D9A53" w:rsidR="00316961" w:rsidRPr="00316961" w:rsidRDefault="00316961" w:rsidP="00316961">
            <w:pPr>
              <w:rPr>
                <w:rFonts w:ascii="Arial" w:hAnsi="Arial" w:cs="Arial"/>
                <w:i/>
                <w:iCs/>
                <w:sz w:val="24"/>
                <w:szCs w:val="24"/>
              </w:rPr>
            </w:pPr>
            <w:r w:rsidRPr="00316961">
              <w:rPr>
                <w:rFonts w:ascii="Arial" w:hAnsi="Arial" w:cs="Arial"/>
                <w:i/>
                <w:iCs/>
                <w:sz w:val="24"/>
                <w:szCs w:val="24"/>
              </w:rPr>
              <w:t xml:space="preserve">C. </w:t>
            </w:r>
            <w:proofErr w:type="spellStart"/>
            <w:r w:rsidRPr="00316961">
              <w:rPr>
                <w:rFonts w:ascii="Arial" w:hAnsi="Arial" w:cs="Arial"/>
                <w:i/>
                <w:iCs/>
                <w:sz w:val="24"/>
                <w:szCs w:val="24"/>
              </w:rPr>
              <w:t>elegans:</w:t>
            </w:r>
            <w:r w:rsidRPr="00316961">
              <w:rPr>
                <w:rFonts w:ascii="Arial" w:hAnsi="Arial" w:cs="Arial"/>
                <w:sz w:val="24"/>
                <w:szCs w:val="24"/>
              </w:rPr>
              <w:t>Strain</w:t>
            </w:r>
            <w:proofErr w:type="spellEnd"/>
            <w:r w:rsidRPr="00316961">
              <w:rPr>
                <w:rFonts w:ascii="Arial" w:hAnsi="Arial" w:cs="Arial"/>
                <w:sz w:val="24"/>
                <w:szCs w:val="24"/>
              </w:rPr>
              <w:t xml:space="preserve"> WM711: </w:t>
            </w:r>
            <w:r w:rsidRPr="00316961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gei-17(ne4823</w:t>
            </w:r>
            <w:r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[</w:t>
            </w:r>
            <w:r w:rsidRPr="00316961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 xml:space="preserve">gei-17 </w:t>
            </w:r>
            <w:r w:rsidRPr="00316961">
              <w:rPr>
                <w:rFonts w:ascii="Cambria Math" w:eastAsia="Times New Roman" w:hAnsi="Cambria Math" w:cs="Cambria Math"/>
                <w:i/>
                <w:iCs/>
                <w:color w:val="000000"/>
                <w:sz w:val="24"/>
                <w:szCs w:val="24"/>
              </w:rPr>
              <w:t>△</w:t>
            </w:r>
            <w:r w:rsidRPr="00316961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4nt</w:t>
            </w:r>
            <w:r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, nonsense mutation]</w:t>
            </w:r>
            <w:r w:rsidRPr="00316961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)</w:t>
            </w:r>
            <w:r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I ;neSi22 II; neSi10 IV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79E904E7" w14:textId="3B0BE6FF" w:rsidR="00316961" w:rsidRDefault="00316961" w:rsidP="0031696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7B6E0E85" w14:textId="4731885C" w:rsidR="00316961" w:rsidRDefault="00316961" w:rsidP="0031696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  <w:sz w:val="24"/>
                <w:szCs w:val="24"/>
              </w:rPr>
              <w:t>CRISPR</w:t>
            </w:r>
          </w:p>
        </w:tc>
      </w:tr>
      <w:tr w:rsidR="00316961" w:rsidRPr="00316961" w14:paraId="409CA7A5" w14:textId="77777777" w:rsidTr="00D608E2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1E69DB96" w14:textId="627F2CB2" w:rsidR="00316961" w:rsidRDefault="00316961" w:rsidP="00316961">
            <w:pPr>
              <w:rPr>
                <w:rFonts w:ascii="Arial" w:hAnsi="Arial" w:cs="Arial"/>
                <w:i/>
                <w:iCs/>
              </w:rPr>
            </w:pPr>
            <w:r>
              <w:rPr>
                <w:rFonts w:ascii="Arial" w:hAnsi="Arial" w:cs="Arial"/>
                <w:i/>
                <w:iCs/>
                <w:sz w:val="24"/>
                <w:szCs w:val="24"/>
              </w:rPr>
              <w:t xml:space="preserve">C. </w:t>
            </w:r>
            <w:proofErr w:type="spellStart"/>
            <w:r>
              <w:rPr>
                <w:rFonts w:ascii="Arial" w:hAnsi="Arial" w:cs="Arial"/>
                <w:i/>
                <w:iCs/>
                <w:sz w:val="24"/>
                <w:szCs w:val="24"/>
              </w:rPr>
              <w:t>elegans:</w:t>
            </w:r>
            <w:r>
              <w:rPr>
                <w:rFonts w:ascii="Arial" w:hAnsi="Arial" w:cs="Arial"/>
                <w:sz w:val="24"/>
                <w:szCs w:val="24"/>
              </w:rPr>
              <w:t>Strain</w:t>
            </w:r>
            <w:proofErr w:type="spellEnd"/>
            <w:r>
              <w:rPr>
                <w:rFonts w:ascii="Arial" w:hAnsi="Arial" w:cs="Arial"/>
                <w:sz w:val="24"/>
                <w:szCs w:val="24"/>
              </w:rPr>
              <w:t xml:space="preserve"> WM713: </w:t>
            </w:r>
            <w:r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neSi22 II; </w:t>
            </w:r>
            <w:r w:rsidRPr="00316961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pie-1(ne4303</w:t>
            </w:r>
            <w:r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[PIE-1(K68R)]</w:t>
            </w:r>
            <w:r w:rsidRPr="00316961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)</w:t>
            </w:r>
            <w:r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III; neSi10 IV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5E19C3C9" w14:textId="43E2A0ED" w:rsidR="00316961" w:rsidRDefault="00316961" w:rsidP="0031696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1D78DC00" w14:textId="68446C07" w:rsidR="00316961" w:rsidRDefault="00316961" w:rsidP="0031696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  <w:sz w:val="24"/>
                <w:szCs w:val="24"/>
              </w:rPr>
              <w:t>Cross</w:t>
            </w:r>
          </w:p>
        </w:tc>
      </w:tr>
      <w:tr w:rsidR="00316961" w:rsidRPr="00AC4742" w14:paraId="3C01E7D3" w14:textId="77777777" w:rsidTr="00D608E2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48B94532" w14:textId="77777777" w:rsidR="00316961" w:rsidRPr="00AC4742" w:rsidRDefault="00316961" w:rsidP="00316961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lastRenderedPageBreak/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WM716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pie-1(zu154) unc-25(e156)/qc-1</w:t>
            </w:r>
            <w:r w:rsidRPr="00AC4742">
              <w:rPr>
                <w:rFonts w:ascii="Arial" w:hAnsi="Arial" w:cs="Arial"/>
                <w:sz w:val="24"/>
                <w:szCs w:val="24"/>
              </w:rPr>
              <w:t>III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; ubc-9(ne4446</w:t>
            </w:r>
            <w:r w:rsidRPr="00AC4742">
              <w:rPr>
                <w:rFonts w:ascii="Arial" w:hAnsi="Arial" w:cs="Arial"/>
                <w:sz w:val="24"/>
                <w:szCs w:val="24"/>
              </w:rPr>
              <w:t>[UBC-9(G56R)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V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06A07957" w14:textId="77777777" w:rsidR="00316961" w:rsidRPr="00AC4742" w:rsidRDefault="00316961" w:rsidP="00316961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555BC0D7" w14:textId="77777777" w:rsidR="00316961" w:rsidRPr="00AC4742" w:rsidRDefault="00316961" w:rsidP="00316961">
            <w:pP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</w:pPr>
            <w:r>
              <w:rPr>
                <w:rFonts w:ascii="Arial" w:hAnsi="Arial" w:cs="Arial"/>
                <w:sz w:val="24"/>
                <w:szCs w:val="24"/>
              </w:rPr>
              <w:t>Cross</w:t>
            </w:r>
          </w:p>
        </w:tc>
      </w:tr>
      <w:tr w:rsidR="00316961" w:rsidRPr="00AC4742" w14:paraId="4FFEBB04" w14:textId="77777777" w:rsidTr="00D608E2">
        <w:trPr>
          <w:cantSplit/>
          <w:trHeight w:val="259"/>
        </w:trPr>
        <w:tc>
          <w:tcPr>
            <w:tcW w:w="5238" w:type="dxa"/>
            <w:tcBorders>
              <w:bottom w:val="single" w:sz="4" w:space="0" w:color="auto"/>
            </w:tcBorders>
            <w:shd w:val="clear" w:color="auto" w:fill="auto"/>
          </w:tcPr>
          <w:p w14:paraId="30275CD3" w14:textId="77777777" w:rsidR="00316961" w:rsidRPr="00AC4742" w:rsidRDefault="00316961" w:rsidP="00316961">
            <w:pPr>
              <w:rPr>
                <w:rFonts w:ascii="Arial" w:hAnsi="Arial" w:cs="Arial"/>
                <w:i/>
                <w:iCs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WM717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smo-1(ne4346</w:t>
            </w:r>
            <w:r w:rsidRPr="00AC4742">
              <w:rPr>
                <w:rFonts w:ascii="Arial" w:hAnsi="Arial" w:cs="Arial"/>
                <w:sz w:val="24"/>
                <w:szCs w:val="24"/>
              </w:rPr>
              <w:t>[10xHIS::SMO-1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I;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pie-1(ne4302</w:t>
            </w:r>
            <w:r w:rsidRPr="00AC4742">
              <w:rPr>
                <w:rFonts w:ascii="Arial" w:hAnsi="Arial" w:cs="Arial"/>
                <w:sz w:val="24"/>
                <w:szCs w:val="24"/>
              </w:rPr>
              <w:t>[PIE-1::3xFLAG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II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</w:tcPr>
          <w:p w14:paraId="7120D5F4" w14:textId="77777777" w:rsidR="00316961" w:rsidRPr="00AC4742" w:rsidRDefault="00316961" w:rsidP="00316961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bottom w:val="single" w:sz="4" w:space="0" w:color="auto"/>
            </w:tcBorders>
            <w:shd w:val="clear" w:color="auto" w:fill="auto"/>
          </w:tcPr>
          <w:p w14:paraId="13BCE08A" w14:textId="77777777" w:rsidR="00316961" w:rsidRPr="00AC4742" w:rsidRDefault="00316961" w:rsidP="00316961">
            <w:pP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  <w:t>Cross</w:t>
            </w:r>
          </w:p>
        </w:tc>
      </w:tr>
      <w:tr w:rsidR="00316961" w:rsidRPr="00AC4742" w14:paraId="496EFA75" w14:textId="77777777" w:rsidTr="00D608E2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595AB9" w14:textId="77777777" w:rsidR="00316961" w:rsidRPr="00AC4742" w:rsidRDefault="00316961" w:rsidP="00316961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WM718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smo-1(ne4346</w:t>
            </w:r>
            <w:r w:rsidRPr="00AC4742">
              <w:rPr>
                <w:rFonts w:ascii="Arial" w:hAnsi="Arial" w:cs="Arial"/>
                <w:sz w:val="24"/>
                <w:szCs w:val="24"/>
              </w:rPr>
              <w:t>[10xHIS::SMO-1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I;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pie-1(ne4304</w:t>
            </w:r>
            <w:r w:rsidRPr="00AC4742">
              <w:rPr>
                <w:rFonts w:ascii="Arial" w:hAnsi="Arial" w:cs="Arial"/>
                <w:sz w:val="24"/>
                <w:szCs w:val="24"/>
              </w:rPr>
              <w:t>[PIE-1(K68R)::3xFLAG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II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FA55FB" w14:textId="77777777" w:rsidR="00316961" w:rsidRPr="00AC4742" w:rsidRDefault="00316961" w:rsidP="00316961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C151E1" w14:textId="77777777" w:rsidR="00316961" w:rsidRPr="00AC4742" w:rsidRDefault="00316961" w:rsidP="00316961">
            <w:pP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  <w:t>Cross</w:t>
            </w:r>
          </w:p>
        </w:tc>
      </w:tr>
      <w:tr w:rsidR="00316961" w:rsidRPr="00AC4742" w14:paraId="4C516C3B" w14:textId="77777777" w:rsidTr="00D608E2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8B2C8D" w14:textId="77777777" w:rsidR="00316961" w:rsidRPr="00AC4742" w:rsidRDefault="00316961" w:rsidP="00316961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WM719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pie-1(ne4302</w:t>
            </w:r>
            <w:r w:rsidRPr="00AC4742">
              <w:rPr>
                <w:rFonts w:ascii="Arial" w:hAnsi="Arial" w:cs="Arial"/>
                <w:sz w:val="24"/>
                <w:szCs w:val="24"/>
              </w:rPr>
              <w:t>[PIE-1::3xFLAG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III;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mep-1(ne4380</w:t>
            </w:r>
            <w:r w:rsidRPr="00AC4742">
              <w:rPr>
                <w:rFonts w:ascii="Arial" w:hAnsi="Arial" w:cs="Arial"/>
                <w:sz w:val="24"/>
                <w:szCs w:val="24"/>
              </w:rPr>
              <w:t>[MEP-1::GFP::TEV::3xFLAG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V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338F318" w14:textId="77777777" w:rsidR="00316961" w:rsidRPr="00AC4742" w:rsidRDefault="00316961" w:rsidP="00316961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D29958" w14:textId="77777777" w:rsidR="00316961" w:rsidRPr="00AC4742" w:rsidRDefault="00316961" w:rsidP="00316961">
            <w:pP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  <w:t>Cross</w:t>
            </w:r>
          </w:p>
        </w:tc>
      </w:tr>
      <w:tr w:rsidR="00316961" w:rsidRPr="00AC4742" w14:paraId="7524609E" w14:textId="77777777" w:rsidTr="00D608E2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B1F42A" w14:textId="77777777" w:rsidR="00316961" w:rsidRPr="00AC4742" w:rsidRDefault="00316961" w:rsidP="00316961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WM720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pie-1(ne4304</w:t>
            </w:r>
            <w:r w:rsidRPr="00AC4742">
              <w:rPr>
                <w:rFonts w:ascii="Arial" w:hAnsi="Arial" w:cs="Arial"/>
                <w:sz w:val="24"/>
                <w:szCs w:val="24"/>
              </w:rPr>
              <w:t>[PIE-1(K68R)::3xFLAG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III;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mep-1(ne4380</w:t>
            </w:r>
            <w:r w:rsidRPr="00AC4742">
              <w:rPr>
                <w:rFonts w:ascii="Arial" w:hAnsi="Arial" w:cs="Arial"/>
                <w:sz w:val="24"/>
                <w:szCs w:val="24"/>
              </w:rPr>
              <w:t>[MEP-1::GFP::TEV::3xFLAG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V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7F0DC34" w14:textId="77777777" w:rsidR="00316961" w:rsidRPr="00AC4742" w:rsidRDefault="00316961" w:rsidP="00316961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3C94C6" w14:textId="77777777" w:rsidR="00316961" w:rsidRPr="00AC4742" w:rsidRDefault="00316961" w:rsidP="00316961">
            <w:pP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  <w:t>Cross</w:t>
            </w:r>
          </w:p>
        </w:tc>
      </w:tr>
      <w:tr w:rsidR="00316961" w:rsidRPr="00AC4742" w14:paraId="43A9CCF7" w14:textId="77777777" w:rsidTr="00D608E2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9B94CC" w14:textId="77777777" w:rsidR="00316961" w:rsidRPr="00AC4742" w:rsidRDefault="00316961" w:rsidP="00316961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WM721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smo-1(ne4346</w:t>
            </w:r>
            <w:r w:rsidRPr="00AC4742">
              <w:rPr>
                <w:rFonts w:ascii="Arial" w:hAnsi="Arial" w:cs="Arial"/>
                <w:sz w:val="24"/>
                <w:szCs w:val="24"/>
              </w:rPr>
              <w:t>[10xHIS::SMO-1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I;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mep-1(ne4380</w:t>
            </w:r>
            <w:r w:rsidRPr="00AC4742">
              <w:rPr>
                <w:rFonts w:ascii="Arial" w:hAnsi="Arial" w:cs="Arial"/>
                <w:sz w:val="24"/>
                <w:szCs w:val="24"/>
              </w:rPr>
              <w:t>[MEP-1::GFP::TEV::3xFLAG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V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A81246" w14:textId="77777777" w:rsidR="00316961" w:rsidRPr="00AC4742" w:rsidRDefault="00316961" w:rsidP="00316961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0D20229" w14:textId="77777777" w:rsidR="00316961" w:rsidRPr="00AC4742" w:rsidRDefault="00316961" w:rsidP="00316961">
            <w:pP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  <w:t>Cross</w:t>
            </w:r>
          </w:p>
        </w:tc>
      </w:tr>
      <w:tr w:rsidR="00316961" w:rsidRPr="00AC4742" w14:paraId="3DA73A04" w14:textId="77777777" w:rsidTr="00BE1F24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28F320" w14:textId="77777777" w:rsidR="00316961" w:rsidRPr="00AC4742" w:rsidRDefault="00316961" w:rsidP="00316961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: Strain WM722: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smo-1(ne4346</w:t>
            </w:r>
            <w:r w:rsidRPr="00AC4742">
              <w:rPr>
                <w:rFonts w:ascii="Arial" w:hAnsi="Arial" w:cs="Arial"/>
                <w:sz w:val="24"/>
                <w:szCs w:val="24"/>
              </w:rPr>
              <w:t>[10xHIS::SMO-1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I; 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pie-1(ne4303</w:t>
            </w:r>
            <w:r w:rsidRPr="00AC4742">
              <w:rPr>
                <w:rFonts w:ascii="Arial" w:hAnsi="Arial" w:cs="Arial"/>
                <w:sz w:val="24"/>
                <w:szCs w:val="24"/>
              </w:rPr>
              <w:t>[PIE-1(K68R)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II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; mep-1(ne4380</w:t>
            </w:r>
            <w:r w:rsidRPr="00AC4742">
              <w:rPr>
                <w:rFonts w:ascii="Arial" w:hAnsi="Arial" w:cs="Arial"/>
                <w:sz w:val="24"/>
                <w:szCs w:val="24"/>
              </w:rPr>
              <w:t>[MEP-1::GFP::TEV::3xFLAG]</w:t>
            </w:r>
            <w:r w:rsidRPr="00AC4742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AC4742">
              <w:rPr>
                <w:rFonts w:ascii="Arial" w:hAnsi="Arial" w:cs="Arial"/>
                <w:sz w:val="24"/>
                <w:szCs w:val="24"/>
              </w:rPr>
              <w:t>IV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1203F2D6" w14:textId="77777777" w:rsidR="00316961" w:rsidRPr="00AC4742" w:rsidRDefault="00316961" w:rsidP="00316961">
            <w:pPr>
              <w:rPr>
                <w:rFonts w:ascii="Arial" w:hAnsi="Arial" w:cs="Arial"/>
                <w:sz w:val="24"/>
                <w:szCs w:val="24"/>
              </w:rPr>
            </w:pPr>
            <w:r w:rsidRPr="00AC4742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87B7E9" w14:textId="52344421" w:rsidR="00316961" w:rsidRPr="00AC4742" w:rsidRDefault="00316961" w:rsidP="00316961">
            <w:pP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  <w:t>Cross</w:t>
            </w:r>
          </w:p>
        </w:tc>
      </w:tr>
      <w:tr w:rsidR="00316961" w:rsidRPr="00AC4742" w14:paraId="35461E84" w14:textId="77777777" w:rsidTr="00BE1F24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828A31" w14:textId="5DC14CA7" w:rsidR="00316961" w:rsidRPr="00316961" w:rsidRDefault="00316961" w:rsidP="00316961">
            <w:pPr>
              <w:rPr>
                <w:rFonts w:ascii="Arial" w:hAnsi="Arial" w:cs="Arial"/>
                <w:i/>
                <w:iCs/>
                <w:sz w:val="24"/>
                <w:szCs w:val="24"/>
              </w:rPr>
            </w:pPr>
            <w:r>
              <w:rPr>
                <w:rFonts w:ascii="Arial" w:hAnsi="Arial" w:cs="Arial"/>
                <w:i/>
                <w:iCs/>
                <w:sz w:val="24"/>
                <w:szCs w:val="24"/>
              </w:rPr>
              <w:t xml:space="preserve">C. </w:t>
            </w:r>
            <w:proofErr w:type="spellStart"/>
            <w:r>
              <w:rPr>
                <w:rFonts w:ascii="Arial" w:hAnsi="Arial" w:cs="Arial"/>
                <w:i/>
                <w:iCs/>
                <w:sz w:val="24"/>
                <w:szCs w:val="24"/>
              </w:rPr>
              <w:t>elegans:</w:t>
            </w:r>
            <w:r>
              <w:rPr>
                <w:rFonts w:ascii="Arial" w:hAnsi="Arial" w:cs="Arial"/>
                <w:sz w:val="24"/>
                <w:szCs w:val="24"/>
              </w:rPr>
              <w:t>Strain</w:t>
            </w:r>
            <w:proofErr w:type="spellEnd"/>
            <w:r>
              <w:rPr>
                <w:rFonts w:ascii="Arial" w:hAnsi="Arial" w:cs="Arial"/>
                <w:sz w:val="24"/>
                <w:szCs w:val="24"/>
              </w:rPr>
              <w:t xml:space="preserve"> WM739: </w:t>
            </w:r>
            <w:r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neSi22 II; </w:t>
            </w:r>
            <w:r w:rsidRPr="00316961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pie-1(ne4</w:t>
            </w:r>
            <w:r w:rsidR="009D78D8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837</w:t>
            </w:r>
            <w:r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[</w:t>
            </w:r>
            <w:r w:rsidR="009D78D8" w:rsidRPr="009D78D8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pie-1</w:t>
            </w:r>
            <w:r w:rsidR="009D78D8" w:rsidRPr="009D78D8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 w:rsidR="009D78D8" w:rsidRPr="009D78D8">
              <w:rPr>
                <w:rFonts w:ascii="Cambria Math" w:eastAsia="Times New Roman" w:hAnsi="Cambria Math" w:cs="Cambria Math"/>
                <w:i/>
                <w:iCs/>
                <w:color w:val="000000"/>
                <w:sz w:val="24"/>
                <w:szCs w:val="24"/>
              </w:rPr>
              <w:t>△</w:t>
            </w:r>
            <w:r w:rsidR="009D78D8" w:rsidRPr="009D78D8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216nt</w:t>
            </w:r>
            <w:r w:rsidRPr="009D78D8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]</w:t>
            </w:r>
            <w:r w:rsidRPr="009D78D8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)</w:t>
            </w:r>
            <w:r w:rsidR="009D78D8" w:rsidRPr="009D78D8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/+</w:t>
            </w:r>
            <w:r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III; neSi10 IV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09FC5D3C" w14:textId="63A84E0A" w:rsidR="00316961" w:rsidRPr="00316961" w:rsidRDefault="00316961" w:rsidP="00316961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1917BC6" w14:textId="720D2D8D" w:rsidR="00316961" w:rsidRPr="00316961" w:rsidRDefault="00316961" w:rsidP="00316961">
            <w:pP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</w:pPr>
            <w:r>
              <w:rPr>
                <w:rFonts w:ascii="Arial" w:hAnsi="Arial" w:cs="Arial"/>
                <w:sz w:val="24"/>
                <w:szCs w:val="24"/>
              </w:rPr>
              <w:t>C</w:t>
            </w:r>
            <w:r w:rsidR="009D78D8">
              <w:rPr>
                <w:rFonts w:ascii="Arial" w:hAnsi="Arial" w:cs="Arial"/>
                <w:sz w:val="24"/>
                <w:szCs w:val="24"/>
              </w:rPr>
              <w:t>RISPR</w:t>
            </w:r>
          </w:p>
        </w:tc>
      </w:tr>
      <w:tr w:rsidR="00316961" w:rsidRPr="00AC4742" w14:paraId="3D4BAE68" w14:textId="77777777" w:rsidTr="00BE1F24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066C9F1" w14:textId="2E43A0CE" w:rsidR="00316961" w:rsidRPr="00316961" w:rsidRDefault="00316961" w:rsidP="00316961">
            <w:pPr>
              <w:rPr>
                <w:rFonts w:ascii="Arial" w:hAnsi="Arial" w:cs="Arial"/>
                <w:i/>
                <w:iCs/>
                <w:sz w:val="24"/>
                <w:szCs w:val="24"/>
              </w:rPr>
            </w:pPr>
            <w:r>
              <w:rPr>
                <w:rFonts w:ascii="Arial" w:hAnsi="Arial" w:cs="Arial"/>
                <w:i/>
                <w:iCs/>
                <w:sz w:val="24"/>
                <w:szCs w:val="24"/>
              </w:rPr>
              <w:t xml:space="preserve">C. </w:t>
            </w:r>
            <w:proofErr w:type="spellStart"/>
            <w:r>
              <w:rPr>
                <w:rFonts w:ascii="Arial" w:hAnsi="Arial" w:cs="Arial"/>
                <w:i/>
                <w:iCs/>
                <w:sz w:val="24"/>
                <w:szCs w:val="24"/>
              </w:rPr>
              <w:t>elegans:</w:t>
            </w:r>
            <w:r>
              <w:rPr>
                <w:rFonts w:ascii="Arial" w:hAnsi="Arial" w:cs="Arial"/>
                <w:sz w:val="24"/>
                <w:szCs w:val="24"/>
              </w:rPr>
              <w:t>Strain</w:t>
            </w:r>
            <w:proofErr w:type="spellEnd"/>
            <w:r>
              <w:rPr>
                <w:rFonts w:ascii="Arial" w:hAnsi="Arial" w:cs="Arial"/>
                <w:sz w:val="24"/>
                <w:szCs w:val="24"/>
              </w:rPr>
              <w:t xml:space="preserve"> WM740: </w:t>
            </w:r>
            <w:r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neSi22 II; </w:t>
            </w:r>
            <w:r w:rsidRPr="00316961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pie-1(ne4</w:t>
            </w:r>
            <w:r w:rsidR="009D78D8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838</w:t>
            </w:r>
            <w:r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[</w:t>
            </w:r>
            <w:r w:rsidR="009D78D8" w:rsidRPr="009D78D8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pie-1</w:t>
            </w:r>
            <w:r w:rsidR="009D78D8" w:rsidRPr="009D78D8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 w:rsidR="009D78D8" w:rsidRPr="009D78D8">
              <w:rPr>
                <w:rFonts w:ascii="Cambria Math" w:eastAsia="Times New Roman" w:hAnsi="Cambria Math" w:cs="Cambria Math"/>
                <w:i/>
                <w:iCs/>
                <w:color w:val="000000"/>
                <w:sz w:val="24"/>
                <w:szCs w:val="24"/>
              </w:rPr>
              <w:t>△</w:t>
            </w:r>
            <w:r w:rsidR="009D78D8" w:rsidRPr="009D78D8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208nt and 16nt insertion</w:t>
            </w:r>
            <w:r w:rsidR="009D78D8"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]</w:t>
            </w:r>
            <w:r w:rsidRPr="00316961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)</w:t>
            </w:r>
            <w:r w:rsidR="009D78D8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/+</w:t>
            </w:r>
            <w:r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III; neSi10 IV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225DDC2C" w14:textId="6B46ABDE" w:rsidR="00316961" w:rsidRPr="00316961" w:rsidRDefault="00316961" w:rsidP="00316961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5D4519D" w14:textId="4750C5E1" w:rsidR="00316961" w:rsidRPr="00316961" w:rsidRDefault="00316961" w:rsidP="00316961">
            <w:pP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</w:pPr>
            <w:r>
              <w:rPr>
                <w:rFonts w:ascii="Arial" w:hAnsi="Arial" w:cs="Arial"/>
                <w:sz w:val="24"/>
                <w:szCs w:val="24"/>
              </w:rPr>
              <w:t>C</w:t>
            </w:r>
            <w:r w:rsidR="009D78D8">
              <w:rPr>
                <w:rFonts w:ascii="Arial" w:hAnsi="Arial" w:cs="Arial"/>
                <w:sz w:val="24"/>
                <w:szCs w:val="24"/>
              </w:rPr>
              <w:t>RISPR</w:t>
            </w:r>
          </w:p>
        </w:tc>
      </w:tr>
      <w:tr w:rsidR="00316961" w:rsidRPr="00AC4742" w14:paraId="1D92E8E7" w14:textId="77777777" w:rsidTr="00BE1F24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BE4B30" w14:textId="22CC5BEC" w:rsidR="00316961" w:rsidRPr="00316961" w:rsidRDefault="00316961" w:rsidP="00316961">
            <w:pPr>
              <w:rPr>
                <w:rFonts w:ascii="Arial" w:hAnsi="Arial" w:cs="Arial"/>
                <w:i/>
                <w:iCs/>
                <w:sz w:val="24"/>
                <w:szCs w:val="24"/>
              </w:rPr>
            </w:pPr>
            <w:r w:rsidRPr="00316961">
              <w:rPr>
                <w:rFonts w:ascii="Arial" w:hAnsi="Arial" w:cs="Arial"/>
                <w:i/>
                <w:iCs/>
                <w:sz w:val="24"/>
                <w:szCs w:val="24"/>
              </w:rPr>
              <w:t>C. elegans</w:t>
            </w:r>
            <w:r w:rsidRPr="00316961">
              <w:rPr>
                <w:rFonts w:ascii="Arial" w:hAnsi="Arial" w:cs="Arial"/>
                <w:sz w:val="24"/>
                <w:szCs w:val="24"/>
              </w:rPr>
              <w:t xml:space="preserve">: Strain WM741: </w:t>
            </w:r>
            <w:r w:rsidRPr="00316961">
              <w:rPr>
                <w:rFonts w:ascii="Arial" w:hAnsi="Arial" w:cs="Arial"/>
                <w:i/>
                <w:iCs/>
                <w:sz w:val="24"/>
                <w:szCs w:val="24"/>
              </w:rPr>
              <w:t>pie-1(ne4377</w:t>
            </w:r>
            <w:r w:rsidRPr="00316961">
              <w:rPr>
                <w:rFonts w:ascii="Arial" w:hAnsi="Arial" w:cs="Arial"/>
                <w:sz w:val="24"/>
                <w:szCs w:val="24"/>
              </w:rPr>
              <w:t>[PIE-1(K68R)::GFP]</w:t>
            </w:r>
            <w:r w:rsidRPr="00316961">
              <w:rPr>
                <w:rFonts w:ascii="Arial" w:hAnsi="Arial" w:cs="Arial"/>
                <w:i/>
                <w:iCs/>
                <w:sz w:val="24"/>
                <w:szCs w:val="24"/>
              </w:rPr>
              <w:t>)</w:t>
            </w:r>
            <w:r w:rsidRPr="00316961">
              <w:rPr>
                <w:rFonts w:ascii="Arial" w:hAnsi="Arial" w:cs="Arial"/>
                <w:sz w:val="24"/>
                <w:szCs w:val="24"/>
              </w:rPr>
              <w:t>III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7C572256" w14:textId="5280A011" w:rsidR="00316961" w:rsidRPr="00316961" w:rsidRDefault="00316961" w:rsidP="00316961">
            <w:pPr>
              <w:rPr>
                <w:rFonts w:ascii="Arial" w:hAnsi="Arial" w:cs="Arial"/>
                <w:sz w:val="24"/>
                <w:szCs w:val="24"/>
              </w:rPr>
            </w:pPr>
            <w:r w:rsidRPr="00316961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5CD3C66" w14:textId="016EB767" w:rsidR="00316961" w:rsidRPr="00316961" w:rsidRDefault="00316961" w:rsidP="00316961">
            <w:pPr>
              <w:rPr>
                <w:rFonts w:ascii="Arial" w:hAnsi="Arial" w:cs="Arial"/>
                <w:color w:val="333333"/>
                <w:sz w:val="24"/>
                <w:szCs w:val="24"/>
                <w:shd w:val="clear" w:color="auto" w:fill="FFFFFF"/>
              </w:rPr>
            </w:pPr>
            <w:r w:rsidRPr="00316961">
              <w:rPr>
                <w:rFonts w:ascii="Arial" w:hAnsi="Arial" w:cs="Arial"/>
                <w:sz w:val="24"/>
                <w:szCs w:val="24"/>
              </w:rPr>
              <w:t>CR</w:t>
            </w:r>
            <w:r w:rsidR="009D78D8">
              <w:rPr>
                <w:rFonts w:ascii="Arial" w:hAnsi="Arial" w:cs="Arial"/>
                <w:sz w:val="24"/>
                <w:szCs w:val="24"/>
              </w:rPr>
              <w:t>ISPR</w:t>
            </w:r>
          </w:p>
        </w:tc>
      </w:tr>
      <w:tr w:rsidR="009D78D8" w:rsidRPr="00AC4742" w14:paraId="6FFE3CD1" w14:textId="77777777" w:rsidTr="00D608E2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14:paraId="772B2B97" w14:textId="148BE08A" w:rsidR="009D78D8" w:rsidRPr="00316961" w:rsidRDefault="009D78D8" w:rsidP="009D78D8">
            <w:pPr>
              <w:rPr>
                <w:rFonts w:ascii="Arial" w:hAnsi="Arial" w:cs="Arial"/>
                <w:i/>
                <w:iCs/>
                <w:sz w:val="24"/>
                <w:szCs w:val="24"/>
              </w:rPr>
            </w:pPr>
            <w:r w:rsidRPr="00316961">
              <w:rPr>
                <w:rFonts w:ascii="Arial" w:hAnsi="Arial" w:cs="Arial"/>
                <w:i/>
                <w:iCs/>
                <w:sz w:val="24"/>
                <w:szCs w:val="24"/>
              </w:rPr>
              <w:t xml:space="preserve">C. </w:t>
            </w:r>
            <w:proofErr w:type="spellStart"/>
            <w:r w:rsidRPr="00316961">
              <w:rPr>
                <w:rFonts w:ascii="Arial" w:hAnsi="Arial" w:cs="Arial"/>
                <w:i/>
                <w:iCs/>
                <w:sz w:val="24"/>
                <w:szCs w:val="24"/>
              </w:rPr>
              <w:t>elegans:</w:t>
            </w:r>
            <w:r w:rsidRPr="00316961">
              <w:rPr>
                <w:rFonts w:ascii="Arial" w:hAnsi="Arial" w:cs="Arial"/>
                <w:sz w:val="24"/>
                <w:szCs w:val="24"/>
              </w:rPr>
              <w:t>Strain</w:t>
            </w:r>
            <w:proofErr w:type="spellEnd"/>
            <w:r w:rsidRPr="00316961">
              <w:rPr>
                <w:rFonts w:ascii="Arial" w:hAnsi="Arial" w:cs="Arial"/>
                <w:sz w:val="24"/>
                <w:szCs w:val="24"/>
              </w:rPr>
              <w:t xml:space="preserve"> WM7</w:t>
            </w:r>
            <w:r>
              <w:rPr>
                <w:rFonts w:ascii="Arial" w:hAnsi="Arial" w:cs="Arial"/>
                <w:sz w:val="24"/>
                <w:szCs w:val="24"/>
              </w:rPr>
              <w:t>42</w:t>
            </w:r>
            <w:r w:rsidRPr="00316961">
              <w:rPr>
                <w:rFonts w:ascii="Arial" w:hAnsi="Arial" w:cs="Arial"/>
                <w:sz w:val="24"/>
                <w:szCs w:val="24"/>
              </w:rPr>
              <w:t xml:space="preserve">: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rde-3</w:t>
            </w:r>
            <w:r w:rsidRPr="00316961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(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ne3370</w:t>
            </w:r>
            <w:r w:rsidRPr="00316961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</w:rPr>
              <w:t>)</w:t>
            </w:r>
            <w:r w:rsidRPr="00316961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I ;neSi22 II; neSi10 IV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</w:tcBorders>
            <w:shd w:val="clear" w:color="auto" w:fill="auto"/>
          </w:tcPr>
          <w:p w14:paraId="4E3448AD" w14:textId="29FB5809" w:rsidR="009D78D8" w:rsidRPr="00316961" w:rsidRDefault="009D78D8" w:rsidP="009D78D8">
            <w:pPr>
              <w:rPr>
                <w:rFonts w:ascii="Arial" w:hAnsi="Arial" w:cs="Arial"/>
                <w:sz w:val="24"/>
                <w:szCs w:val="24"/>
              </w:rPr>
            </w:pPr>
            <w:r w:rsidRPr="00316961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  <w:tc>
          <w:tcPr>
            <w:tcW w:w="208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46D4E266" w14:textId="2A6D0832" w:rsidR="009D78D8" w:rsidRPr="00316961" w:rsidRDefault="009D78D8" w:rsidP="009D78D8">
            <w:pPr>
              <w:rPr>
                <w:rFonts w:ascii="Arial" w:hAnsi="Arial" w:cs="Arial"/>
                <w:sz w:val="24"/>
                <w:szCs w:val="24"/>
              </w:rPr>
            </w:pPr>
            <w:r w:rsidRPr="00316961">
              <w:rPr>
                <w:rFonts w:ascii="Arial" w:hAnsi="Arial" w:cs="Arial"/>
                <w:sz w:val="24"/>
                <w:szCs w:val="24"/>
              </w:rPr>
              <w:t>CR</w:t>
            </w:r>
            <w:r>
              <w:rPr>
                <w:rFonts w:ascii="Arial" w:hAnsi="Arial" w:cs="Arial"/>
                <w:sz w:val="24"/>
                <w:szCs w:val="24"/>
              </w:rPr>
              <w:t>ISPR</w:t>
            </w:r>
          </w:p>
        </w:tc>
      </w:tr>
    </w:tbl>
    <w:p w14:paraId="1BDFE6C5" w14:textId="77777777" w:rsidR="00153DC5" w:rsidRDefault="00153DC5"/>
    <w:sectPr w:rsidR="00153DC5" w:rsidSect="00D061E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9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53DC5"/>
    <w:rsid w:val="00062511"/>
    <w:rsid w:val="000D165B"/>
    <w:rsid w:val="00153DC5"/>
    <w:rsid w:val="00316961"/>
    <w:rsid w:val="003B5E2B"/>
    <w:rsid w:val="003F4F74"/>
    <w:rsid w:val="004447B9"/>
    <w:rsid w:val="00471CC1"/>
    <w:rsid w:val="004743E4"/>
    <w:rsid w:val="00552D4F"/>
    <w:rsid w:val="00590A1F"/>
    <w:rsid w:val="00603CD2"/>
    <w:rsid w:val="006B3260"/>
    <w:rsid w:val="006C0862"/>
    <w:rsid w:val="007826BA"/>
    <w:rsid w:val="007E4B1D"/>
    <w:rsid w:val="008034E5"/>
    <w:rsid w:val="00862BEB"/>
    <w:rsid w:val="009D78D8"/>
    <w:rsid w:val="00A63BF2"/>
    <w:rsid w:val="00B700CF"/>
    <w:rsid w:val="00BE1F24"/>
    <w:rsid w:val="00D024D3"/>
    <w:rsid w:val="00D061E4"/>
    <w:rsid w:val="00D217DE"/>
    <w:rsid w:val="00DF5DE8"/>
    <w:rsid w:val="00ED0DD3"/>
    <w:rsid w:val="00F665D7"/>
    <w:rsid w:val="00F73D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515365D"/>
  <w15:chartTrackingRefBased/>
  <w15:docId w15:val="{A8E66971-2A84-104B-BC13-ABEF4E100F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53DC5"/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25</Words>
  <Characters>2946</Characters>
  <Application>Microsoft Office Word</Application>
  <DocSecurity>0</DocSecurity>
  <Lines>122</Lines>
  <Paragraphs>1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, Heesun</dc:creator>
  <cp:keywords/>
  <dc:description/>
  <cp:lastModifiedBy>Kim, Heesun</cp:lastModifiedBy>
  <cp:revision>4</cp:revision>
  <dcterms:created xsi:type="dcterms:W3CDTF">2021-03-15T20:28:00Z</dcterms:created>
  <dcterms:modified xsi:type="dcterms:W3CDTF">2021-03-19T22:06:00Z</dcterms:modified>
</cp:coreProperties>
</file>